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7C47D11B" w:rsidR="00755D82" w:rsidRPr="0052320E" w:rsidRDefault="00F14DBD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期末考试</w:t>
      </w:r>
    </w:p>
    <w:p w14:paraId="20A47FAD" w14:textId="3AEE6264" w:rsidR="001C7031" w:rsidRPr="0052320E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52320E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52320E">
        <w:rPr>
          <w:rFonts w:ascii="Times New Roman" w:eastAsia="黑体" w:hAnsi="Times New Roman" w:cs="Times New Roman"/>
          <w:noProof/>
          <w:szCs w:val="21"/>
        </w:rPr>
        <w:t xml:space="preserve">  </w:t>
      </w:r>
      <w:bookmarkStart w:id="0" w:name="_Hlk98355890"/>
      <w:r w:rsidR="00EC7578" w:rsidRPr="0052320E">
        <w:rPr>
          <w:rFonts w:ascii="Times New Roman" w:eastAsia="黑体" w:hAnsi="Times New Roman" w:cs="Times New Roman"/>
          <w:noProof/>
          <w:szCs w:val="21"/>
        </w:rPr>
        <w:t>516021910080</w:t>
      </w:r>
      <w:bookmarkEnd w:id="0"/>
    </w:p>
    <w:p w14:paraId="342FAFF0" w14:textId="37B95267" w:rsidR="00E02842" w:rsidRPr="0052320E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52320E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BD6483" w:rsidRPr="0052320E">
        <w:rPr>
          <w:rFonts w:ascii="Times New Roman" w:eastAsia="宋体" w:hAnsi="Times New Roman" w:cs="Times New Roman"/>
          <w:sz w:val="18"/>
          <w:szCs w:val="18"/>
        </w:rPr>
        <w:t>电子信息与电气工程学院</w:t>
      </w:r>
      <w:r w:rsidRPr="0052320E">
        <w:rPr>
          <w:rFonts w:ascii="Times New Roman" w:eastAsia="宋体" w:hAnsi="Times New Roman" w:cs="Times New Roman"/>
          <w:sz w:val="18"/>
          <w:szCs w:val="18"/>
        </w:rPr>
        <w:t>，上海</w:t>
      </w:r>
      <w:r w:rsidRPr="0052320E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52320E">
        <w:rPr>
          <w:rFonts w:ascii="Times New Roman" w:eastAsia="宋体" w:hAnsi="Times New Roman" w:cs="Times New Roman"/>
          <w:sz w:val="18"/>
          <w:szCs w:val="18"/>
        </w:rPr>
        <w:t>30</w:t>
      </w:r>
      <w:r w:rsidRPr="0052320E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24E04DA8" w14:textId="0AEC8C00" w:rsidR="00FB41B9" w:rsidRPr="009D34E4" w:rsidRDefault="008E0A54" w:rsidP="009D34E4">
      <w:pPr>
        <w:pStyle w:val="a2"/>
      </w:pPr>
      <w:r w:rsidRPr="00042D6E">
        <w:rPr>
          <w:rStyle w:val="af6"/>
          <w:rFonts w:hint="eastAsia"/>
          <w:spacing w:val="100"/>
          <w:kern w:val="0"/>
          <w:fitText w:val="630" w:id="-1563145472"/>
        </w:rPr>
        <w:t>摘</w:t>
      </w:r>
      <w:r w:rsidRPr="00042D6E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1" w:name="_Toc105788527"/>
      <w:r w:rsidR="001347DF">
        <w:rPr>
          <w:rFonts w:hint="eastAsia"/>
        </w:rPr>
        <w:instrText>摘要</w:instrText>
      </w:r>
      <w:bookmarkEnd w:id="1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AA1DBF">
        <w:rPr>
          <w:rFonts w:hint="eastAsia"/>
        </w:rPr>
        <w:t>2</w:t>
      </w:r>
      <w:r w:rsidR="00AA1DBF">
        <w:t>022-0</w:t>
      </w:r>
      <w:r w:rsidR="00BE0AE4">
        <w:t>6</w:t>
      </w:r>
      <w:r w:rsidR="00AA1DBF">
        <w:t>-</w:t>
      </w:r>
      <w:r w:rsidR="00BE0AE4">
        <w:t>09 14:00-16:00</w:t>
      </w:r>
      <w:r w:rsidR="006B3B72">
        <w:rPr>
          <w:rFonts w:hint="eastAsia"/>
        </w:rPr>
        <w:t>.</w:t>
      </w:r>
      <w:r w:rsidR="00C61E8E" w:rsidRPr="005F092C">
        <w:rPr>
          <w:highlight w:val="yellow"/>
        </w:rPr>
        <w:fldChar w:fldCharType="begin"/>
      </w:r>
      <w:r w:rsidR="00C61E8E" w:rsidRPr="005F092C">
        <w:rPr>
          <w:rFonts w:hint="eastAsia"/>
          <w:highlight w:val="yellow"/>
        </w:rPr>
        <w:instrText xml:space="preserve"> ADDIN EN.CITE &lt;EndNote&gt;&lt;Cite Hidden="1"&gt;&lt;Author&gt;</w:instrText>
      </w:r>
      <w:r w:rsidR="00C61E8E" w:rsidRPr="005F092C">
        <w:rPr>
          <w:rFonts w:hint="eastAsia"/>
          <w:highlight w:val="yellow"/>
        </w:rPr>
        <w:instrText>刘绍学</w:instrText>
      </w:r>
      <w:r w:rsidR="00C61E8E" w:rsidRPr="005F092C">
        <w:rPr>
          <w:rFonts w:hint="eastAsia"/>
          <w:highlight w:val="yellow"/>
        </w:rPr>
        <w:instrText>&lt;/Author&gt;&lt;Year&gt;2011&lt;/Year&gt;&lt;RecNum&gt;1&lt;/RecNum&gt;&lt;record&gt;&lt;rec-number&gt;1&lt;/rec-number&gt;&lt;foreign-keys&gt;&lt;key app="EN" db-id="f0tzvztajz0f21evdr25e22ttfdrdv9d50te" timestamp="1647949353"&gt;1&lt;/key&gt;&lt;/foreign-keys&gt;&lt;ref-type name="Book"&gt;6&lt;/ref-type&gt;&lt;contributors&gt;&lt;authors&gt;&lt;author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刘绍学</w:instrText>
      </w:r>
      <w:r w:rsidR="00C61E8E" w:rsidRPr="005F092C">
        <w:rPr>
          <w:rFonts w:hint="eastAsia"/>
          <w:highlight w:val="yellow"/>
        </w:rPr>
        <w:instrText>&lt;/style&gt;&lt;/author&gt;&lt;author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章璞</w:instrText>
      </w:r>
      <w:r w:rsidR="00C61E8E" w:rsidRPr="005F092C">
        <w:rPr>
          <w:rFonts w:hint="eastAsia"/>
          <w:highlight w:val="yellow"/>
        </w:rPr>
        <w:instrText>&lt;/style&gt;&lt;/author&gt;&lt;/authors&gt;&lt;/contributors&gt;&lt;titles&gt;&lt;title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近世代数导引</w:instrText>
      </w:r>
      <w:r w:rsidR="00C61E8E" w:rsidRPr="005F092C">
        <w:rPr>
          <w:rFonts w:hint="eastAsia"/>
          <w:highlight w:val="yellow"/>
        </w:rPr>
        <w:instrText>&lt;/style&gt;&lt;/title&gt;&lt;/titles&gt;&lt;edition&gt;1&lt;/edition&gt;&lt;reprint-edition&gt;4&lt;/reprint-edition&gt;&lt;dates&gt;&lt;year&gt;2011&lt;/year&gt;&lt;/dates&gt;&lt;pub-location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北京</w:instrText>
      </w:r>
      <w:r w:rsidR="00C61E8E" w:rsidRPr="005F092C">
        <w:rPr>
          <w:rFonts w:hint="eastAsia"/>
          <w:highlight w:val="yellow"/>
        </w:rPr>
        <w:instrText>&lt;/style&gt;&lt;/pub-location&gt;&lt;publisher&gt;&lt;style face="normal" font="default" charset="134" size="100%"&gt;</w:instrText>
      </w:r>
      <w:r w:rsidR="00C61E8E" w:rsidRPr="005F092C">
        <w:rPr>
          <w:rFonts w:hint="eastAsia"/>
          <w:highlight w:val="yellow"/>
        </w:rPr>
        <w:instrText>高等教育出版社</w:instrText>
      </w:r>
      <w:r w:rsidR="00C61E8E" w:rsidRPr="005F092C">
        <w:rPr>
          <w:rFonts w:hint="eastAsia"/>
          <w:highlight w:val="yellow"/>
        </w:rPr>
        <w:instrText>&lt;/style&gt;&lt;/publisher&gt;&lt;isbn&gt;978-7-04-029227-5&lt;/isbn&gt;&lt;urls&gt;&lt;/urls&gt;&lt;/record&gt;&lt;/Cite&gt;&lt;/EndNote&gt;</w:instrText>
      </w:r>
      <w:r w:rsidR="00C61E8E" w:rsidRPr="005F092C">
        <w:rPr>
          <w:highlight w:val="yellow"/>
        </w:rPr>
        <w:fldChar w:fldCharType="end"/>
      </w:r>
    </w:p>
    <w:p w14:paraId="4033BAFA" w14:textId="334E1359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7A3425">
        <w:rPr>
          <w:rFonts w:hint="eastAsia"/>
        </w:rPr>
        <w:t>词</w:t>
      </w:r>
      <w:r w:rsidR="007A3425">
        <w:rPr>
          <w:rFonts w:hint="eastAsia"/>
        </w:rPr>
        <w:t>1</w:t>
      </w:r>
      <w:r w:rsidR="007A3425">
        <w:rPr>
          <w:rFonts w:hint="eastAsia"/>
        </w:rPr>
        <w:t>，词</w:t>
      </w:r>
      <w:r w:rsidR="007A3425">
        <w:rPr>
          <w:rFonts w:hint="eastAsia"/>
        </w:rPr>
        <w:t>2</w:t>
      </w:r>
    </w:p>
    <w:p w14:paraId="76194AE6" w14:textId="22651E09" w:rsidR="00B50C9C" w:rsidRPr="006117E4" w:rsidRDefault="00F14DBD" w:rsidP="00A06EB2">
      <w:pPr>
        <w:pStyle w:val="af7"/>
      </w:pPr>
      <w:r>
        <w:rPr>
          <w:rFonts w:hint="eastAsia"/>
        </w:rPr>
        <w:t>Final</w:t>
      </w:r>
      <w:r>
        <w:t xml:space="preserve"> Exam</w:t>
      </w:r>
    </w:p>
    <w:p w14:paraId="435B4228" w14:textId="369BF397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 xml:space="preserve">Guorui Wei  </w:t>
      </w:r>
      <w:r w:rsidR="00EC7578" w:rsidRPr="00EC7578">
        <w:rPr>
          <w:rFonts w:ascii="Times New Roman" w:eastAsia="黑体" w:hAnsi="Times New Roman" w:cs="Times New Roman"/>
          <w:noProof/>
          <w:szCs w:val="21"/>
        </w:rPr>
        <w:t>516021910080</w:t>
      </w:r>
    </w:p>
    <w:p w14:paraId="1F05C1E3" w14:textId="2EED7BF3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="00DD7FD7" w:rsidRPr="00DD7FD7">
        <w:rPr>
          <w:rFonts w:ascii="Times New Roman" w:eastAsia="宋体" w:hAnsi="Times New Roman" w:cs="Times New Roman"/>
          <w:i/>
          <w:sz w:val="18"/>
          <w:szCs w:val="18"/>
        </w:rPr>
        <w:t>School of Electronic Information and Electrical Engineering</w:t>
      </w:r>
      <w:r w:rsidRPr="00B50C9C">
        <w:rPr>
          <w:rFonts w:ascii="Times New Roman" w:eastAsia="宋体" w:hAnsi="Times New Roman" w:cs="Times New Roman"/>
          <w:sz w:val="18"/>
          <w:szCs w:val="18"/>
        </w:rPr>
        <w:t>,</w:t>
      </w:r>
      <w:r w:rsidR="00DD7FD7">
        <w:rPr>
          <w:rFonts w:ascii="Times New Roman" w:eastAsia="宋体" w:hAnsi="Times New Roman" w:cs="Times New Roman"/>
          <w:sz w:val="18"/>
          <w:szCs w:val="18"/>
        </w:rPr>
        <w:br/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0B3C66B5" w14:textId="597CDDA9" w:rsidR="006D10BF" w:rsidRPr="006D10BF" w:rsidRDefault="00A21DCF" w:rsidP="006D10BF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2" w:name="_Toc105788528"/>
      <w:r w:rsidR="009D6F80" w:rsidRPr="00423874">
        <w:rPr>
          <w:rStyle w:val="af6"/>
          <w:b/>
          <w:kern w:val="0"/>
        </w:rPr>
        <w:instrText>Abstract</w:instrText>
      </w:r>
      <w:bookmarkEnd w:id="2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7A3425" w:rsidRPr="007A3425">
        <w:rPr>
          <w:rFonts w:hint="eastAsia"/>
          <w:b/>
        </w:rPr>
        <w:t>:</w:t>
      </w:r>
      <w:r w:rsidR="007A3425">
        <w:t xml:space="preserve"> </w:t>
      </w:r>
      <w:r w:rsidR="005A46CA" w:rsidRPr="005A46CA">
        <w:t>2022-06-09 14:00-16:00</w:t>
      </w:r>
      <w:r w:rsidR="006D10BF" w:rsidRPr="006D10BF">
        <w:t>.</w:t>
      </w:r>
    </w:p>
    <w:p w14:paraId="139DB7DE" w14:textId="598D1946" w:rsidR="0043577F" w:rsidRDefault="00811F99" w:rsidP="009747B0">
      <w:pPr>
        <w:pStyle w:val="a2"/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7A3425" w:rsidRPr="007A3425">
        <w:rPr>
          <w:rFonts w:hint="eastAsia"/>
          <w:b/>
        </w:rPr>
        <w:t>:</w:t>
      </w:r>
      <w:r w:rsidR="007A3425">
        <w:t xml:space="preserve"> keyword 1, keyword 2</w:t>
      </w:r>
    </w:p>
    <w:p w14:paraId="48D79DB0" w14:textId="412A6CD3" w:rsidR="007A3425" w:rsidRDefault="007A3425" w:rsidP="009747B0">
      <w:pPr>
        <w:pStyle w:val="a2"/>
        <w:sectPr w:rsidR="007A3425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23607108" w14:textId="0339C700" w:rsidR="00204107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5788527" w:history="1">
            <w:r w:rsidR="00204107" w:rsidRPr="00B54EEC">
              <w:rPr>
                <w:rStyle w:val="aa"/>
                <w:noProof/>
              </w:rPr>
              <w:t>摘要</w:t>
            </w:r>
            <w:r w:rsidR="00204107">
              <w:rPr>
                <w:noProof/>
                <w:webHidden/>
              </w:rPr>
              <w:tab/>
            </w:r>
            <w:r w:rsidR="00204107">
              <w:rPr>
                <w:noProof/>
                <w:webHidden/>
              </w:rPr>
              <w:fldChar w:fldCharType="begin"/>
            </w:r>
            <w:r w:rsidR="00204107">
              <w:rPr>
                <w:noProof/>
                <w:webHidden/>
              </w:rPr>
              <w:instrText xml:space="preserve"> PAGEREF _Toc105788527 \h </w:instrText>
            </w:r>
            <w:r w:rsidR="00204107">
              <w:rPr>
                <w:noProof/>
                <w:webHidden/>
              </w:rPr>
            </w:r>
            <w:r w:rsidR="00204107">
              <w:rPr>
                <w:noProof/>
                <w:webHidden/>
              </w:rPr>
              <w:fldChar w:fldCharType="separate"/>
            </w:r>
            <w:r w:rsidR="00204107">
              <w:rPr>
                <w:noProof/>
                <w:webHidden/>
              </w:rPr>
              <w:t>i</w:t>
            </w:r>
            <w:r w:rsidR="00204107">
              <w:rPr>
                <w:noProof/>
                <w:webHidden/>
              </w:rPr>
              <w:fldChar w:fldCharType="end"/>
            </w:r>
          </w:hyperlink>
        </w:p>
        <w:p w14:paraId="45DD104E" w14:textId="54AA4F5A" w:rsidR="00204107" w:rsidRDefault="00204107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5788528" w:history="1">
            <w:r w:rsidRPr="00B54EEC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57885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CC7565A" w14:textId="001A1ADF" w:rsidR="00204107" w:rsidRDefault="00204107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5788529" w:history="1">
            <w:r w:rsidRPr="00B54EEC">
              <w:rPr>
                <w:rStyle w:val="aa"/>
                <w:noProof/>
              </w:rPr>
              <w:t xml:space="preserve">1 </w:t>
            </w:r>
            <w:r w:rsidRPr="00B54EEC">
              <w:rPr>
                <w:rStyle w:val="aa"/>
                <w:noProof/>
              </w:rPr>
              <w:t>诚信承诺书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57885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48A89E" w14:textId="0C40EAE1" w:rsidR="00204107" w:rsidRDefault="00204107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5788530" w:history="1">
            <w:r w:rsidRPr="00B54EEC">
              <w:rPr>
                <w:rStyle w:val="aa"/>
                <w:noProof/>
              </w:rPr>
              <w:t xml:space="preserve">2 </w:t>
            </w:r>
            <w:r w:rsidRPr="00B54EEC">
              <w:rPr>
                <w:rStyle w:val="aa"/>
                <w:noProof/>
              </w:rPr>
              <w:t>问卷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57885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797AC7" w14:textId="149AA9D6" w:rsidR="00204107" w:rsidRDefault="00204107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5788531" w:history="1">
            <w:r w:rsidRPr="00B54EEC">
              <w:rPr>
                <w:rStyle w:val="aa"/>
                <w:noProof/>
              </w:rPr>
              <w:t xml:space="preserve">3 </w:t>
            </w:r>
            <w:r w:rsidRPr="00B54EEC">
              <w:rPr>
                <w:rStyle w:val="aa"/>
                <w:noProof/>
              </w:rPr>
              <w:t>答卷</w:t>
            </w:r>
            <w:r w:rsidRPr="00B54EEC">
              <w:rPr>
                <w:rStyle w:val="aa"/>
                <w:noProof/>
              </w:rPr>
              <w:t>2022-06-09 14:00-16:00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57885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10CCFF07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0DB71B1" w14:textId="77777777" w:rsidR="0010060D" w:rsidRDefault="0010060D" w:rsidP="0010060D">
      <w:pPr>
        <w:pStyle w:val="a2"/>
        <w:ind w:firstLine="0"/>
      </w:pPr>
    </w:p>
    <w:p w14:paraId="270A76CD" w14:textId="207AC4C5" w:rsidR="0010060D" w:rsidRPr="0010060D" w:rsidRDefault="0010060D" w:rsidP="0010060D">
      <w:pPr>
        <w:pStyle w:val="a2"/>
        <w:sectPr w:rsidR="0010060D" w:rsidRPr="0010060D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4D870EB9" w14:textId="102009DF" w:rsidR="00E643EC" w:rsidRDefault="00E643EC" w:rsidP="00751BC9">
      <w:pPr>
        <w:pStyle w:val="1"/>
        <w:spacing w:before="156" w:after="156"/>
      </w:pPr>
      <w:bookmarkStart w:id="3" w:name="_Toc105788529"/>
      <w:r>
        <w:rPr>
          <w:rFonts w:hint="eastAsia"/>
        </w:rPr>
        <w:lastRenderedPageBreak/>
        <w:t>诚信承诺书</w:t>
      </w:r>
      <w:bookmarkEnd w:id="3"/>
    </w:p>
    <w:p w14:paraId="38276BCE" w14:textId="10AA34B0" w:rsidR="00FA4F04" w:rsidRDefault="003C665F" w:rsidP="003C665F">
      <w:pPr>
        <w:pStyle w:val="a2"/>
        <w:ind w:firstLine="0"/>
        <w:jc w:val="center"/>
      </w:pPr>
      <w:r w:rsidRPr="003C665F">
        <w:rPr>
          <w:noProof/>
        </w:rPr>
        <w:drawing>
          <wp:inline distT="0" distB="0" distL="0" distR="0" wp14:anchorId="5A3C7EE8" wp14:editId="48C12E35">
            <wp:extent cx="5274310" cy="7515090"/>
            <wp:effectExtent l="0" t="0" r="2540" b="0"/>
            <wp:docPr id="2" name="图片 2" descr="D:\Users\31301\Documents\Tencent Files\313017602\Image\Group2\_U\FB\_UFB_%D(TYV7]1P_2FH(}RQ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Users\31301\Documents\Tencent Files\313017602\Image\Group2\_U\FB\_UFB_%D(TYV7]1P_2FH(}RQ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5150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B3F1A4" w14:textId="77777777" w:rsidR="003C665F" w:rsidRDefault="003C665F" w:rsidP="003C665F">
      <w:pPr>
        <w:pStyle w:val="a2"/>
        <w:ind w:firstLine="0"/>
      </w:pPr>
    </w:p>
    <w:p w14:paraId="0732BE4B" w14:textId="77777777" w:rsidR="00FA4F04" w:rsidRDefault="00FA4F04" w:rsidP="00FA4F04">
      <w:pPr>
        <w:pStyle w:val="a2"/>
        <w:sectPr w:rsidR="00FA4F04" w:rsidSect="00FA4F04">
          <w:headerReference w:type="default" r:id="rId11"/>
          <w:footerReference w:type="default" r:id="rId12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19086370" w14:textId="7B64E092" w:rsidR="00D534FB" w:rsidRDefault="00D534FB" w:rsidP="00751BC9">
      <w:pPr>
        <w:pStyle w:val="1"/>
        <w:spacing w:before="156" w:after="156"/>
      </w:pPr>
      <w:bookmarkStart w:id="4" w:name="_Toc105788530"/>
      <w:r>
        <w:rPr>
          <w:rFonts w:hint="eastAsia"/>
        </w:rPr>
        <w:lastRenderedPageBreak/>
        <w:t>问卷</w:t>
      </w:r>
      <w:bookmarkEnd w:id="4"/>
    </w:p>
    <w:p w14:paraId="68082F2E" w14:textId="38CC4F32" w:rsidR="00525E33" w:rsidRDefault="005E5005" w:rsidP="00525E33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1FD730D3" wp14:editId="633EB36F">
            <wp:extent cx="5274310" cy="7461565"/>
            <wp:effectExtent l="0" t="0" r="2540" b="635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61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06F5BA" w14:textId="5936C069" w:rsidR="005E5005" w:rsidRDefault="005E5005" w:rsidP="00525E33">
      <w:pPr>
        <w:pStyle w:val="a2"/>
        <w:ind w:firstLine="0"/>
        <w:jc w:val="center"/>
        <w:rPr>
          <w:rFonts w:hint="eastAsia"/>
        </w:rPr>
      </w:pPr>
      <w:bookmarkStart w:id="5" w:name="_GoBack"/>
      <w:r>
        <w:rPr>
          <w:noProof/>
        </w:rPr>
        <w:lastRenderedPageBreak/>
        <w:drawing>
          <wp:inline distT="0" distB="0" distL="0" distR="0" wp14:anchorId="1BD694CD" wp14:editId="2DFC9C41">
            <wp:extent cx="5274310" cy="7461565"/>
            <wp:effectExtent l="0" t="0" r="2540" b="635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61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5"/>
    </w:p>
    <w:p w14:paraId="05077E64" w14:textId="50CC8D76" w:rsidR="00063C83" w:rsidRDefault="00063C83" w:rsidP="00525E33">
      <w:pPr>
        <w:pStyle w:val="a2"/>
        <w:ind w:firstLine="0"/>
        <w:jc w:val="center"/>
      </w:pPr>
    </w:p>
    <w:p w14:paraId="6D314A04" w14:textId="77777777" w:rsidR="00624411" w:rsidRDefault="00624411" w:rsidP="00525E33">
      <w:pPr>
        <w:pStyle w:val="a2"/>
        <w:ind w:firstLine="0"/>
        <w:jc w:val="center"/>
        <w:sectPr w:rsidR="00624411" w:rsidSect="00A07C18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2AB91F74" w14:textId="71DB8B23" w:rsidR="00F719D4" w:rsidRDefault="00D534FB" w:rsidP="00751BC9">
      <w:pPr>
        <w:pStyle w:val="1"/>
        <w:spacing w:before="156" w:after="156"/>
      </w:pPr>
      <w:bookmarkStart w:id="6" w:name="_Toc105788531"/>
      <w:r>
        <w:rPr>
          <w:rFonts w:hint="eastAsia"/>
        </w:rPr>
        <w:lastRenderedPageBreak/>
        <w:t>答卷</w:t>
      </w:r>
      <w:r>
        <w:rPr>
          <w:rFonts w:hint="eastAsia"/>
        </w:rPr>
        <w:t>2</w:t>
      </w:r>
      <w:r>
        <w:t>022-06-09 14:00-16:00</w:t>
      </w:r>
      <w:bookmarkEnd w:id="6"/>
    </w:p>
    <w:p w14:paraId="1706C47E" w14:textId="04696EFF" w:rsidR="006B3B72" w:rsidRDefault="00AE5AEC" w:rsidP="00F87495">
      <w:pPr>
        <w:pStyle w:val="a2"/>
        <w:ind w:firstLine="0"/>
        <w:jc w:val="center"/>
      </w:pPr>
      <w:r w:rsidRPr="00AE5AEC">
        <w:rPr>
          <w:noProof/>
        </w:rPr>
        <w:drawing>
          <wp:inline distT="0" distB="0" distL="0" distR="0" wp14:anchorId="51DB6DE1" wp14:editId="12B4350C">
            <wp:extent cx="5274310" cy="7147401"/>
            <wp:effectExtent l="0" t="0" r="2540" b="0"/>
            <wp:docPr id="3" name="图片 3" descr="D:\Users\31301\Documents\Tencent Files\313017602\Image\Group2\3W\~W\3W~WB`}B4ET%Q@IFERES@~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Users\31301\Documents\Tencent Files\313017602\Image\Group2\3W\~W\3W~WB`}B4ET%Q@IFERES@~9.jp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1474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D3E655" w14:textId="0CEB67BB" w:rsidR="00AE5AEC" w:rsidRDefault="00AE5AEC" w:rsidP="00F87495">
      <w:pPr>
        <w:pStyle w:val="a2"/>
        <w:ind w:firstLine="0"/>
        <w:jc w:val="center"/>
      </w:pPr>
      <w:r w:rsidRPr="00AE5AEC">
        <w:rPr>
          <w:noProof/>
        </w:rPr>
        <w:lastRenderedPageBreak/>
        <w:drawing>
          <wp:inline distT="0" distB="0" distL="0" distR="0" wp14:anchorId="0E7F3416" wp14:editId="448E6D77">
            <wp:extent cx="5274310" cy="7242665"/>
            <wp:effectExtent l="0" t="0" r="2540" b="0"/>
            <wp:docPr id="5" name="图片 5" descr="D:\Users\31301\Documents\Tencent Files\313017602\Image\Group2\W8\B{\W8B{OWBX1SZWY}J{~$6W]R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Users\31301\Documents\Tencent Files\313017602\Image\Group2\W8\B{\W8B{OWBX1SZWY}J{~$6W]RD.jp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2426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52CE2D" w14:textId="0176CC29" w:rsidR="00AE5AEC" w:rsidRDefault="00AE5AEC" w:rsidP="00F87495">
      <w:pPr>
        <w:pStyle w:val="a2"/>
        <w:ind w:firstLine="0"/>
        <w:jc w:val="center"/>
      </w:pPr>
    </w:p>
    <w:p w14:paraId="3AE81D19" w14:textId="5E3A76CB" w:rsidR="00AE5AEC" w:rsidRDefault="00AE5AEC" w:rsidP="00F87495">
      <w:pPr>
        <w:pStyle w:val="a2"/>
        <w:ind w:firstLine="0"/>
        <w:jc w:val="center"/>
      </w:pPr>
      <w:r w:rsidRPr="00AE5AEC">
        <w:rPr>
          <w:noProof/>
        </w:rPr>
        <w:lastRenderedPageBreak/>
        <w:drawing>
          <wp:inline distT="0" distB="0" distL="0" distR="0" wp14:anchorId="433D7BA7" wp14:editId="491504B1">
            <wp:extent cx="5274310" cy="7031385"/>
            <wp:effectExtent l="0" t="0" r="2540" b="0"/>
            <wp:docPr id="7" name="图片 7" descr="D:\Users\31301\Documents\Tencent Files\313017602\Image\Group2\CA\1K\CA1K3NT62}_%YTXGVE$YR5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Users\31301\Documents\Tencent Files\313017602\Image\Group2\CA\1K\CA1K3NT62}_%YTXGVE$YR52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031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EC3366" w14:textId="4C84DC6D" w:rsidR="00AE5AEC" w:rsidRDefault="00AE5AEC" w:rsidP="00F87495">
      <w:pPr>
        <w:pStyle w:val="a2"/>
        <w:ind w:firstLine="0"/>
        <w:jc w:val="center"/>
      </w:pPr>
      <w:r w:rsidRPr="00AE5AEC">
        <w:rPr>
          <w:noProof/>
        </w:rPr>
        <w:lastRenderedPageBreak/>
        <w:drawing>
          <wp:inline distT="0" distB="0" distL="0" distR="0" wp14:anchorId="62A86C22" wp14:editId="5F6F3642">
            <wp:extent cx="5274310" cy="7031385"/>
            <wp:effectExtent l="0" t="0" r="2540" b="0"/>
            <wp:docPr id="8" name="图片 8" descr="D:\Users\31301\Documents\Tencent Files\313017602\Image\Group2\P4\J9\P4J9959EP)WU4_7MT63IPBI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Users\31301\Documents\Tencent Files\313017602\Image\Group2\P4\J9\P4J9959EP)WU4_7MT63IPBI.jp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031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0910F3" w14:textId="2E08489C" w:rsidR="00AE5AEC" w:rsidRDefault="00AE5AEC" w:rsidP="00F87495">
      <w:pPr>
        <w:pStyle w:val="a2"/>
        <w:ind w:firstLine="0"/>
        <w:jc w:val="center"/>
      </w:pPr>
      <w:r w:rsidRPr="00AE5AEC">
        <w:rPr>
          <w:noProof/>
        </w:rPr>
        <w:lastRenderedPageBreak/>
        <w:drawing>
          <wp:inline distT="0" distB="0" distL="0" distR="0" wp14:anchorId="0E1D6B35" wp14:editId="6DAF527B">
            <wp:extent cx="5274310" cy="7031385"/>
            <wp:effectExtent l="0" t="0" r="2540" b="0"/>
            <wp:docPr id="9" name="图片 9" descr="D:\Users\31301\Documents\Tencent Files\313017602\Image\Group2\ZG\%@\ZG%@X)CPVZO]GW(M7S`SB~M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Users\31301\Documents\Tencent Files\313017602\Image\Group2\ZG\%@\ZG%@X)CPVZO]GW(M7S`SB~M.jp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031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D6466B" w14:textId="699E5A3D" w:rsidR="00AE5AEC" w:rsidRDefault="00AE5AEC" w:rsidP="00F87495">
      <w:pPr>
        <w:pStyle w:val="a2"/>
        <w:ind w:firstLine="0"/>
        <w:jc w:val="center"/>
      </w:pPr>
      <w:r w:rsidRPr="00AE5AEC">
        <w:rPr>
          <w:noProof/>
        </w:rPr>
        <w:lastRenderedPageBreak/>
        <w:drawing>
          <wp:inline distT="0" distB="0" distL="0" distR="0" wp14:anchorId="13C8602B" wp14:editId="6115E157">
            <wp:extent cx="5274310" cy="7031385"/>
            <wp:effectExtent l="0" t="0" r="2540" b="0"/>
            <wp:docPr id="10" name="图片 10" descr="D:\Users\31301\Documents\Tencent Files\313017602\Image\Group2\0Y\`)\0Y`)3~94RUZ2D}$E(QG)~9I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Users\31301\Documents\Tencent Files\313017602\Image\Group2\0Y\`)\0Y`)3~94RUZ2D}$E(QG)~9I.jp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031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F8C50D" w14:textId="49B0F190" w:rsidR="00AE5AEC" w:rsidRDefault="00AE5AEC" w:rsidP="00F87495">
      <w:pPr>
        <w:pStyle w:val="a2"/>
        <w:ind w:firstLine="0"/>
        <w:jc w:val="center"/>
      </w:pPr>
      <w:r w:rsidRPr="00AE5AEC">
        <w:rPr>
          <w:noProof/>
        </w:rPr>
        <w:lastRenderedPageBreak/>
        <w:drawing>
          <wp:inline distT="0" distB="0" distL="0" distR="0" wp14:anchorId="24B0BA05" wp14:editId="7F3A1BCC">
            <wp:extent cx="5274310" cy="7031385"/>
            <wp:effectExtent l="0" t="0" r="2540" b="0"/>
            <wp:docPr id="11" name="图片 11" descr="D:\Users\31301\Documents\Tencent Files\313017602\Image\Group2\HY\4P\HY4PHYN84%E($O9M)N~)1P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Users\31301\Documents\Tencent Files\313017602\Image\Group2\HY\4P\HY4PHYN84%E($O9M)N~)1PA.jp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031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300E1C" w14:textId="71A46C24" w:rsidR="00AE5AEC" w:rsidRDefault="00AE5AEC" w:rsidP="00F87495">
      <w:pPr>
        <w:pStyle w:val="a2"/>
        <w:ind w:firstLine="0"/>
        <w:jc w:val="center"/>
      </w:pPr>
      <w:r w:rsidRPr="00AE5AEC">
        <w:rPr>
          <w:noProof/>
        </w:rPr>
        <w:lastRenderedPageBreak/>
        <w:drawing>
          <wp:inline distT="0" distB="0" distL="0" distR="0" wp14:anchorId="061AD685" wp14:editId="578371B3">
            <wp:extent cx="5274310" cy="7031385"/>
            <wp:effectExtent l="0" t="0" r="2540" b="0"/>
            <wp:docPr id="12" name="图片 12" descr="D:\Users\31301\Documents\Tencent Files\313017602\Image\Group2\JM\LO\JMLO`}RP%IGI8W9K3CS27G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Users\31301\Documents\Tencent Files\313017602\Image\Group2\JM\LO\JMLO`}RP%IGI8W9K3CS27GA.jp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031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D5A51A" w14:textId="24BA359E" w:rsidR="00AE5AEC" w:rsidRDefault="00AE5AEC" w:rsidP="00F87495">
      <w:pPr>
        <w:pStyle w:val="a2"/>
        <w:ind w:firstLine="0"/>
        <w:jc w:val="center"/>
      </w:pPr>
      <w:r w:rsidRPr="00AE5AEC">
        <w:rPr>
          <w:noProof/>
        </w:rPr>
        <w:lastRenderedPageBreak/>
        <w:drawing>
          <wp:inline distT="0" distB="0" distL="0" distR="0" wp14:anchorId="263561AD" wp14:editId="015F4642">
            <wp:extent cx="5274310" cy="7031385"/>
            <wp:effectExtent l="0" t="0" r="2540" b="0"/>
            <wp:docPr id="13" name="图片 13" descr="D:\Users\31301\Documents\Tencent Files\313017602\Image\Group2\0K\M[\0KM[H0[Q(7)9_%~D)O0I)$J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Users\31301\Documents\Tencent Files\313017602\Image\Group2\0K\M[\0KM[H0[Q(7)9_%~D)O0I)$J.jp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031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A7C132" w14:textId="77777777" w:rsidR="00AE5AEC" w:rsidRDefault="00AE5AEC" w:rsidP="00F87495">
      <w:pPr>
        <w:pStyle w:val="a2"/>
        <w:ind w:firstLine="0"/>
        <w:jc w:val="center"/>
      </w:pPr>
    </w:p>
    <w:sectPr w:rsidR="00AE5AEC" w:rsidSect="00A07C1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5AA9CE6" w14:textId="77777777" w:rsidR="009B73D0" w:rsidRDefault="009B73D0" w:rsidP="00E26F2C">
      <w:r>
        <w:separator/>
      </w:r>
    </w:p>
  </w:endnote>
  <w:endnote w:type="continuationSeparator" w:id="0">
    <w:p w14:paraId="1EF9CBC7" w14:textId="77777777" w:rsidR="009B73D0" w:rsidRDefault="009B73D0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6B91D4E4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5E5005">
      <w:rPr>
        <w:rFonts w:ascii="Times New Roman" w:eastAsia="宋体" w:hAnsi="Times New Roman" w:cs="Times New Roman"/>
        <w:noProof/>
      </w:rPr>
      <w:t>2022-06-09 17:41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0E770F1" w14:textId="528C943B" w:rsidR="00FA4F04" w:rsidRPr="0059414B" w:rsidRDefault="00FA4F04">
    <w:pPr>
      <w:pStyle w:val="a8"/>
      <w:rPr>
        <w:rFonts w:ascii="Times New Roman" w:eastAsia="宋体" w:hAnsi="Times New Roman" w:cs="Times New Roman"/>
      </w:rPr>
    </w:pPr>
    <w:r w:rsidRPr="0059414B">
      <w:rPr>
        <w:rFonts w:ascii="Times New Roman" w:eastAsia="宋体" w:hAnsi="Times New Roman" w:cs="Times New Roman"/>
      </w:rPr>
      <w:t>weiguorui@sjtu.edu.cn</w:t>
    </w:r>
    <w:r w:rsidRPr="0059414B">
      <w:rPr>
        <w:rFonts w:ascii="Times New Roman" w:eastAsia="宋体" w:hAnsi="Times New Roman" w:cs="Times New Roman"/>
      </w:rPr>
      <w:tab/>
    </w:r>
    <w:r w:rsidRPr="0059414B">
      <w:rPr>
        <w:rFonts w:ascii="Times New Roman" w:eastAsia="宋体" w:hAnsi="Times New Roman" w:cs="Times New Roman"/>
        <w:b/>
      </w:rPr>
      <w:fldChar w:fldCharType="begin"/>
    </w:r>
    <w:r w:rsidRPr="0059414B">
      <w:rPr>
        <w:rFonts w:ascii="Times New Roman" w:eastAsia="宋体" w:hAnsi="Times New Roman" w:cs="Times New Roman"/>
        <w:b/>
      </w:rPr>
      <w:instrText xml:space="preserve"> page </w:instrText>
    </w:r>
    <w:r w:rsidRPr="0059414B">
      <w:rPr>
        <w:rFonts w:ascii="Times New Roman" w:eastAsia="宋体" w:hAnsi="Times New Roman" w:cs="Times New Roman"/>
        <w:b/>
      </w:rPr>
      <w:fldChar w:fldCharType="separate"/>
    </w:r>
    <w:r w:rsidRPr="0059414B">
      <w:rPr>
        <w:rFonts w:ascii="Times New Roman" w:eastAsia="宋体" w:hAnsi="Times New Roman" w:cs="Times New Roman"/>
        <w:b/>
        <w:noProof/>
      </w:rPr>
      <w:t>1</w:t>
    </w:r>
    <w:r w:rsidRPr="0059414B">
      <w:rPr>
        <w:rFonts w:ascii="Times New Roman" w:eastAsia="宋体" w:hAnsi="Times New Roman" w:cs="Times New Roman"/>
        <w:b/>
      </w:rPr>
      <w:fldChar w:fldCharType="end"/>
    </w:r>
    <w:r w:rsidR="0059414B">
      <w:rPr>
        <w:rFonts w:ascii="Times New Roman" w:eastAsia="宋体" w:hAnsi="Times New Roman" w:cs="Times New Roman"/>
        <w:b/>
      </w:rPr>
      <w:t xml:space="preserve"> </w:t>
    </w:r>
    <w:r w:rsidR="0059414B">
      <w:rPr>
        <w:rFonts w:ascii="Times New Roman" w:eastAsia="宋体" w:hAnsi="Times New Roman" w:cs="Times New Roman" w:hint="eastAsia"/>
        <w:b/>
      </w:rPr>
      <w:t>/</w:t>
    </w:r>
    <w:r w:rsidR="0059414B">
      <w:rPr>
        <w:rFonts w:ascii="Times New Roman" w:eastAsia="宋体" w:hAnsi="Times New Roman" w:cs="Times New Roman"/>
        <w:b/>
      </w:rPr>
      <w:t xml:space="preserve"> </w:t>
    </w:r>
    <w:r w:rsidRPr="0059414B">
      <w:rPr>
        <w:rFonts w:ascii="Times New Roman" w:eastAsia="宋体" w:hAnsi="Times New Roman" w:cs="Times New Roman"/>
        <w:b/>
      </w:rPr>
      <w:fldChar w:fldCharType="begin"/>
    </w:r>
    <w:r w:rsidRPr="0059414B">
      <w:rPr>
        <w:rFonts w:ascii="Times New Roman" w:eastAsia="宋体" w:hAnsi="Times New Roman" w:cs="Times New Roman"/>
        <w:b/>
      </w:rPr>
      <w:instrText xml:space="preserve"> =</w:instrText>
    </w:r>
    <w:r w:rsidRPr="0059414B">
      <w:rPr>
        <w:rFonts w:ascii="Times New Roman" w:eastAsia="宋体" w:hAnsi="Times New Roman" w:cs="Times New Roman"/>
        <w:b/>
        <w:sz w:val="16"/>
      </w:rPr>
      <w:fldChar w:fldCharType="begin"/>
    </w:r>
    <w:r w:rsidRPr="0059414B">
      <w:rPr>
        <w:rFonts w:ascii="Times New Roman" w:eastAsia="宋体" w:hAnsi="Times New Roman" w:cs="Times New Roman"/>
        <w:b/>
        <w:sz w:val="16"/>
      </w:rPr>
      <w:instrText xml:space="preserve"> </w:instrText>
    </w:r>
    <w:r w:rsidRPr="0059414B">
      <w:rPr>
        <w:rFonts w:ascii="Times New Roman" w:eastAsia="宋体" w:hAnsi="Times New Roman" w:cs="Times New Roman"/>
        <w:b/>
      </w:rPr>
      <w:instrText>NUMPAGES</w:instrText>
    </w:r>
    <w:r w:rsidRPr="0059414B">
      <w:rPr>
        <w:rFonts w:ascii="Times New Roman" w:eastAsia="宋体" w:hAnsi="Times New Roman" w:cs="Times New Roman"/>
        <w:b/>
        <w:sz w:val="16"/>
      </w:rPr>
      <w:instrText xml:space="preserve"> </w:instrText>
    </w:r>
    <w:r w:rsidRPr="0059414B">
      <w:rPr>
        <w:rFonts w:ascii="Times New Roman" w:eastAsia="宋体" w:hAnsi="Times New Roman" w:cs="Times New Roman"/>
        <w:b/>
        <w:sz w:val="16"/>
      </w:rPr>
      <w:fldChar w:fldCharType="separate"/>
    </w:r>
    <w:r w:rsidR="00204107">
      <w:rPr>
        <w:rFonts w:ascii="Times New Roman" w:eastAsia="宋体" w:hAnsi="Times New Roman" w:cs="Times New Roman"/>
        <w:b/>
        <w:noProof/>
      </w:rPr>
      <w:instrText>14</w:instrText>
    </w:r>
    <w:r w:rsidRPr="0059414B">
      <w:rPr>
        <w:rFonts w:ascii="Times New Roman" w:eastAsia="宋体" w:hAnsi="Times New Roman" w:cs="Times New Roman"/>
        <w:b/>
        <w:sz w:val="16"/>
      </w:rPr>
      <w:fldChar w:fldCharType="end"/>
    </w:r>
    <w:r w:rsidRPr="0059414B">
      <w:rPr>
        <w:rFonts w:ascii="Times New Roman" w:eastAsia="宋体" w:hAnsi="Times New Roman" w:cs="Times New Roman"/>
        <w:b/>
        <w:sz w:val="16"/>
      </w:rPr>
      <w:instrText>-2</w:instrText>
    </w:r>
    <w:r w:rsidRPr="0059414B">
      <w:rPr>
        <w:rFonts w:ascii="Times New Roman" w:eastAsia="宋体" w:hAnsi="Times New Roman" w:cs="Times New Roman"/>
        <w:b/>
      </w:rPr>
      <w:instrText xml:space="preserve"> </w:instrText>
    </w:r>
    <w:r w:rsidRPr="0059414B">
      <w:rPr>
        <w:rFonts w:ascii="Times New Roman" w:eastAsia="宋体" w:hAnsi="Times New Roman" w:cs="Times New Roman"/>
        <w:b/>
      </w:rPr>
      <w:fldChar w:fldCharType="separate"/>
    </w:r>
    <w:r w:rsidR="00204107">
      <w:rPr>
        <w:rFonts w:ascii="Times New Roman" w:eastAsia="宋体" w:hAnsi="Times New Roman" w:cs="Times New Roman"/>
        <w:b/>
        <w:noProof/>
      </w:rPr>
      <w:t>12</w:t>
    </w:r>
    <w:r w:rsidRPr="0059414B">
      <w:rPr>
        <w:rFonts w:ascii="Times New Roman" w:eastAsia="宋体" w:hAnsi="Times New Roman" w:cs="Times New Roman"/>
        <w:b/>
      </w:rPr>
      <w:fldChar w:fldCharType="end"/>
    </w:r>
    <w:r w:rsidRPr="0059414B">
      <w:rPr>
        <w:rFonts w:ascii="Times New Roman" w:eastAsia="宋体" w:hAnsi="Times New Roman" w:cs="Times New Roman"/>
      </w:rPr>
      <w:tab/>
    </w:r>
    <w:r w:rsidRPr="0059414B">
      <w:rPr>
        <w:rFonts w:ascii="Times New Roman" w:eastAsia="宋体" w:hAnsi="Times New Roman" w:cs="Times New Roman"/>
      </w:rPr>
      <w:fldChar w:fldCharType="begin"/>
    </w:r>
    <w:r w:rsidRPr="0059414B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59414B">
      <w:rPr>
        <w:rFonts w:ascii="Times New Roman" w:eastAsia="宋体" w:hAnsi="Times New Roman" w:cs="Times New Roman"/>
      </w:rPr>
      <w:fldChar w:fldCharType="separate"/>
    </w:r>
    <w:r w:rsidR="005E5005">
      <w:rPr>
        <w:rFonts w:ascii="Times New Roman" w:eastAsia="宋体" w:hAnsi="Times New Roman" w:cs="Times New Roman"/>
        <w:noProof/>
      </w:rPr>
      <w:t>2022-06-09 17:41:00</w:t>
    </w:r>
    <w:r w:rsidRPr="0059414B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5FDABD9" w14:textId="77777777" w:rsidR="009B73D0" w:rsidRDefault="009B73D0" w:rsidP="00E26F2C">
      <w:r>
        <w:separator/>
      </w:r>
    </w:p>
  </w:footnote>
  <w:footnote w:type="continuationSeparator" w:id="0">
    <w:p w14:paraId="15F1CD51" w14:textId="77777777" w:rsidR="009B73D0" w:rsidRDefault="009B73D0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4B5C6317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1E2D13E6" w14:textId="51467730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="00DD7FD7" w:rsidRPr="00DD7FD7">
      <w:rPr>
        <w:rFonts w:ascii="Times New Roman" w:eastAsia="宋体" w:hAnsi="Times New Roman" w:cs="Times New Roman" w:hint="eastAsia"/>
      </w:rPr>
      <w:t>本</w:t>
    </w:r>
    <w:r w:rsidR="00DD7FD7" w:rsidRPr="00DD7FD7">
      <w:rPr>
        <w:rFonts w:ascii="Times New Roman" w:eastAsia="宋体" w:hAnsi="Times New Roman" w:cs="Times New Roman"/>
      </w:rPr>
      <w:t>-(2021-2022-2)-MATH2401-1-</w:t>
    </w:r>
    <w:r w:rsidR="00DD7FD7" w:rsidRPr="00DD7FD7">
      <w:rPr>
        <w:rFonts w:ascii="Times New Roman" w:eastAsia="宋体" w:hAnsi="Times New Roman" w:cs="Times New Roman"/>
      </w:rPr>
      <w:t>抽象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4" name="图片 4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23ACD25E" w14:textId="28EF8639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="00DD7FD7" w:rsidRPr="00DD7FD7">
      <w:rPr>
        <w:rFonts w:ascii="Times New Roman" w:eastAsia="宋体" w:hAnsi="Times New Roman" w:cs="Times New Roman" w:hint="eastAsia"/>
      </w:rPr>
      <w:t>本</w:t>
    </w:r>
    <w:r w:rsidR="00DD7FD7" w:rsidRPr="00DD7FD7">
      <w:rPr>
        <w:rFonts w:ascii="Times New Roman" w:eastAsia="宋体" w:hAnsi="Times New Roman" w:cs="Times New Roman"/>
      </w:rPr>
      <w:t>-(2021-2022-2)-MATH2401-1-</w:t>
    </w:r>
    <w:r w:rsidR="00DD7FD7" w:rsidRPr="00DD7FD7">
      <w:rPr>
        <w:rFonts w:ascii="Times New Roman" w:eastAsia="宋体" w:hAnsi="Times New Roman" w:cs="Times New Roman"/>
      </w:rPr>
      <w:t>抽象代数</w:t>
    </w:r>
    <w:r w:rsidRPr="00E26F2C">
      <w:rPr>
        <w:rFonts w:ascii="Times New Roman" w:eastAsia="宋体" w:hAnsi="Times New Roman" w:cs="Times New Roman"/>
      </w:rPr>
      <w:tab/>
    </w:r>
    <w:r w:rsidR="008B2176">
      <w:rPr>
        <w:rFonts w:ascii="Times New Roman" w:eastAsia="宋体" w:hAnsi="Times New Roman" w:cs="Times New Roman" w:hint="eastAsia"/>
      </w:rPr>
      <w:t>危国锐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5306"/>
        </w:tabs>
        <w:ind w:leftChars="800" w:left="5306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f0tzvztajz0f21evdr25e22ttfdrdv9d50te&quot;&gt;My EndNote Library&lt;record-ids&gt;&lt;item&gt;1&lt;/item&gt;&lt;/record-ids&gt;&lt;/item&gt;&lt;/Libraries&gt;"/>
  </w:docVars>
  <w:rsids>
    <w:rsidRoot w:val="00D93D45"/>
    <w:rsid w:val="0000071C"/>
    <w:rsid w:val="00003DA5"/>
    <w:rsid w:val="000055A6"/>
    <w:rsid w:val="000122DD"/>
    <w:rsid w:val="0001428C"/>
    <w:rsid w:val="00014831"/>
    <w:rsid w:val="00020554"/>
    <w:rsid w:val="00020D3E"/>
    <w:rsid w:val="00022D3D"/>
    <w:rsid w:val="0002489E"/>
    <w:rsid w:val="00024C43"/>
    <w:rsid w:val="000253C8"/>
    <w:rsid w:val="00027177"/>
    <w:rsid w:val="00033E5C"/>
    <w:rsid w:val="00034195"/>
    <w:rsid w:val="00035292"/>
    <w:rsid w:val="00042BED"/>
    <w:rsid w:val="00042D6E"/>
    <w:rsid w:val="0004405E"/>
    <w:rsid w:val="00046BA2"/>
    <w:rsid w:val="000547B5"/>
    <w:rsid w:val="00055E79"/>
    <w:rsid w:val="00057098"/>
    <w:rsid w:val="00057986"/>
    <w:rsid w:val="00060796"/>
    <w:rsid w:val="00061624"/>
    <w:rsid w:val="00061EB3"/>
    <w:rsid w:val="00062095"/>
    <w:rsid w:val="00063C83"/>
    <w:rsid w:val="0006613A"/>
    <w:rsid w:val="00070B1B"/>
    <w:rsid w:val="000710F5"/>
    <w:rsid w:val="0008202A"/>
    <w:rsid w:val="00084F01"/>
    <w:rsid w:val="00085F10"/>
    <w:rsid w:val="0008604F"/>
    <w:rsid w:val="000871EA"/>
    <w:rsid w:val="0008769E"/>
    <w:rsid w:val="00087DCF"/>
    <w:rsid w:val="000900F4"/>
    <w:rsid w:val="000912DC"/>
    <w:rsid w:val="00092708"/>
    <w:rsid w:val="00097C5F"/>
    <w:rsid w:val="000A21EB"/>
    <w:rsid w:val="000A39B8"/>
    <w:rsid w:val="000A5BB0"/>
    <w:rsid w:val="000B0CC5"/>
    <w:rsid w:val="000B1F8C"/>
    <w:rsid w:val="000B357B"/>
    <w:rsid w:val="000B42CC"/>
    <w:rsid w:val="000C515B"/>
    <w:rsid w:val="000C5641"/>
    <w:rsid w:val="000C5F70"/>
    <w:rsid w:val="000C6D8D"/>
    <w:rsid w:val="000D2871"/>
    <w:rsid w:val="000E1913"/>
    <w:rsid w:val="000E34D5"/>
    <w:rsid w:val="000E7423"/>
    <w:rsid w:val="000F0255"/>
    <w:rsid w:val="000F0926"/>
    <w:rsid w:val="000F46A5"/>
    <w:rsid w:val="0010060D"/>
    <w:rsid w:val="001020F4"/>
    <w:rsid w:val="0010215F"/>
    <w:rsid w:val="0010529D"/>
    <w:rsid w:val="001127E3"/>
    <w:rsid w:val="00113349"/>
    <w:rsid w:val="001217EE"/>
    <w:rsid w:val="00122718"/>
    <w:rsid w:val="00122783"/>
    <w:rsid w:val="00123357"/>
    <w:rsid w:val="001347DF"/>
    <w:rsid w:val="001363CC"/>
    <w:rsid w:val="00151FF6"/>
    <w:rsid w:val="00153A12"/>
    <w:rsid w:val="001552F1"/>
    <w:rsid w:val="00164A5E"/>
    <w:rsid w:val="00166030"/>
    <w:rsid w:val="00167417"/>
    <w:rsid w:val="0017033C"/>
    <w:rsid w:val="00182F27"/>
    <w:rsid w:val="00184C61"/>
    <w:rsid w:val="00185EFD"/>
    <w:rsid w:val="00186A76"/>
    <w:rsid w:val="00194017"/>
    <w:rsid w:val="00197340"/>
    <w:rsid w:val="001B30A2"/>
    <w:rsid w:val="001B4038"/>
    <w:rsid w:val="001B74C9"/>
    <w:rsid w:val="001B7AC9"/>
    <w:rsid w:val="001C1202"/>
    <w:rsid w:val="001C2A48"/>
    <w:rsid w:val="001C7031"/>
    <w:rsid w:val="001C7053"/>
    <w:rsid w:val="001D5264"/>
    <w:rsid w:val="001D7774"/>
    <w:rsid w:val="001E073F"/>
    <w:rsid w:val="001E58FC"/>
    <w:rsid w:val="001E5BBD"/>
    <w:rsid w:val="001F3BF3"/>
    <w:rsid w:val="001F3DE9"/>
    <w:rsid w:val="001F58E8"/>
    <w:rsid w:val="001F6CB2"/>
    <w:rsid w:val="00202C59"/>
    <w:rsid w:val="00204107"/>
    <w:rsid w:val="00204EAA"/>
    <w:rsid w:val="00206B2E"/>
    <w:rsid w:val="00211748"/>
    <w:rsid w:val="00224259"/>
    <w:rsid w:val="00230C5E"/>
    <w:rsid w:val="00234E56"/>
    <w:rsid w:val="00234E79"/>
    <w:rsid w:val="002354A9"/>
    <w:rsid w:val="002363A2"/>
    <w:rsid w:val="00255BAF"/>
    <w:rsid w:val="00263054"/>
    <w:rsid w:val="00265A3B"/>
    <w:rsid w:val="002746DC"/>
    <w:rsid w:val="00275B31"/>
    <w:rsid w:val="00281BC9"/>
    <w:rsid w:val="002822A9"/>
    <w:rsid w:val="0028294B"/>
    <w:rsid w:val="002958CE"/>
    <w:rsid w:val="00295F21"/>
    <w:rsid w:val="002A27B2"/>
    <w:rsid w:val="002A3CB9"/>
    <w:rsid w:val="002A3E55"/>
    <w:rsid w:val="002A4496"/>
    <w:rsid w:val="002B1A3A"/>
    <w:rsid w:val="002B3068"/>
    <w:rsid w:val="002C3011"/>
    <w:rsid w:val="002C312A"/>
    <w:rsid w:val="002C34D0"/>
    <w:rsid w:val="002C405D"/>
    <w:rsid w:val="002C42B2"/>
    <w:rsid w:val="002C4748"/>
    <w:rsid w:val="002C7921"/>
    <w:rsid w:val="002D2351"/>
    <w:rsid w:val="002D587D"/>
    <w:rsid w:val="002E2C50"/>
    <w:rsid w:val="002F700C"/>
    <w:rsid w:val="003115F5"/>
    <w:rsid w:val="00314782"/>
    <w:rsid w:val="003175D5"/>
    <w:rsid w:val="00330FFF"/>
    <w:rsid w:val="003434B9"/>
    <w:rsid w:val="00343683"/>
    <w:rsid w:val="00343DB5"/>
    <w:rsid w:val="00347617"/>
    <w:rsid w:val="0035231C"/>
    <w:rsid w:val="00354FFB"/>
    <w:rsid w:val="00361D57"/>
    <w:rsid w:val="00367212"/>
    <w:rsid w:val="003673BD"/>
    <w:rsid w:val="00367597"/>
    <w:rsid w:val="0037343E"/>
    <w:rsid w:val="003754D2"/>
    <w:rsid w:val="00375708"/>
    <w:rsid w:val="0038172F"/>
    <w:rsid w:val="00381A48"/>
    <w:rsid w:val="00385573"/>
    <w:rsid w:val="00385DF3"/>
    <w:rsid w:val="00393816"/>
    <w:rsid w:val="003A04D2"/>
    <w:rsid w:val="003A0AD3"/>
    <w:rsid w:val="003A2864"/>
    <w:rsid w:val="003A340E"/>
    <w:rsid w:val="003A3EF9"/>
    <w:rsid w:val="003A5FA8"/>
    <w:rsid w:val="003B06BE"/>
    <w:rsid w:val="003B34F1"/>
    <w:rsid w:val="003B48E1"/>
    <w:rsid w:val="003B4ACA"/>
    <w:rsid w:val="003B50E6"/>
    <w:rsid w:val="003C152F"/>
    <w:rsid w:val="003C3251"/>
    <w:rsid w:val="003C52DE"/>
    <w:rsid w:val="003C665F"/>
    <w:rsid w:val="003D3291"/>
    <w:rsid w:val="003D4D88"/>
    <w:rsid w:val="003D59B4"/>
    <w:rsid w:val="003E0613"/>
    <w:rsid w:val="003E4412"/>
    <w:rsid w:val="003E4A60"/>
    <w:rsid w:val="003E6583"/>
    <w:rsid w:val="003E7C84"/>
    <w:rsid w:val="003F18B6"/>
    <w:rsid w:val="003F2DAD"/>
    <w:rsid w:val="003F4BE5"/>
    <w:rsid w:val="003F6EA4"/>
    <w:rsid w:val="003F78DF"/>
    <w:rsid w:val="003F7AB8"/>
    <w:rsid w:val="0040066E"/>
    <w:rsid w:val="004018E0"/>
    <w:rsid w:val="004049B8"/>
    <w:rsid w:val="004153ED"/>
    <w:rsid w:val="00420B27"/>
    <w:rsid w:val="00431B46"/>
    <w:rsid w:val="00432C03"/>
    <w:rsid w:val="0043577F"/>
    <w:rsid w:val="00443934"/>
    <w:rsid w:val="004507D5"/>
    <w:rsid w:val="00454903"/>
    <w:rsid w:val="00455993"/>
    <w:rsid w:val="00457184"/>
    <w:rsid w:val="004576BE"/>
    <w:rsid w:val="004603A6"/>
    <w:rsid w:val="00462E19"/>
    <w:rsid w:val="00467564"/>
    <w:rsid w:val="004701F8"/>
    <w:rsid w:val="004741A3"/>
    <w:rsid w:val="004776E2"/>
    <w:rsid w:val="004821F9"/>
    <w:rsid w:val="00482538"/>
    <w:rsid w:val="00483B97"/>
    <w:rsid w:val="00484DA9"/>
    <w:rsid w:val="00485181"/>
    <w:rsid w:val="00490D92"/>
    <w:rsid w:val="0049398A"/>
    <w:rsid w:val="004943B0"/>
    <w:rsid w:val="00494D47"/>
    <w:rsid w:val="004A01E6"/>
    <w:rsid w:val="004C6BA8"/>
    <w:rsid w:val="004C7589"/>
    <w:rsid w:val="004D09F2"/>
    <w:rsid w:val="004D45B1"/>
    <w:rsid w:val="004D73F4"/>
    <w:rsid w:val="004E2363"/>
    <w:rsid w:val="004E2934"/>
    <w:rsid w:val="004F15C3"/>
    <w:rsid w:val="004F2540"/>
    <w:rsid w:val="004F372E"/>
    <w:rsid w:val="00521687"/>
    <w:rsid w:val="0052320E"/>
    <w:rsid w:val="0052482C"/>
    <w:rsid w:val="00525E33"/>
    <w:rsid w:val="00527A61"/>
    <w:rsid w:val="00534321"/>
    <w:rsid w:val="00535BCA"/>
    <w:rsid w:val="00545783"/>
    <w:rsid w:val="00562AC9"/>
    <w:rsid w:val="00563091"/>
    <w:rsid w:val="005632FC"/>
    <w:rsid w:val="005746A3"/>
    <w:rsid w:val="00574711"/>
    <w:rsid w:val="005824FE"/>
    <w:rsid w:val="0059414B"/>
    <w:rsid w:val="00595051"/>
    <w:rsid w:val="005A2047"/>
    <w:rsid w:val="005A265F"/>
    <w:rsid w:val="005A36BA"/>
    <w:rsid w:val="005A46CA"/>
    <w:rsid w:val="005B09BE"/>
    <w:rsid w:val="005B0F18"/>
    <w:rsid w:val="005B18C8"/>
    <w:rsid w:val="005B6927"/>
    <w:rsid w:val="005B6C8F"/>
    <w:rsid w:val="005B7055"/>
    <w:rsid w:val="005B7740"/>
    <w:rsid w:val="005D237F"/>
    <w:rsid w:val="005D3267"/>
    <w:rsid w:val="005D502D"/>
    <w:rsid w:val="005D5267"/>
    <w:rsid w:val="005D5FAD"/>
    <w:rsid w:val="005D7F05"/>
    <w:rsid w:val="005E1213"/>
    <w:rsid w:val="005E1A2C"/>
    <w:rsid w:val="005E5005"/>
    <w:rsid w:val="005E5D18"/>
    <w:rsid w:val="005E7EA8"/>
    <w:rsid w:val="005F092C"/>
    <w:rsid w:val="005F2756"/>
    <w:rsid w:val="005F340C"/>
    <w:rsid w:val="005F4845"/>
    <w:rsid w:val="005F5655"/>
    <w:rsid w:val="005F65E7"/>
    <w:rsid w:val="00600CDA"/>
    <w:rsid w:val="00603DC9"/>
    <w:rsid w:val="006117E4"/>
    <w:rsid w:val="00615CEA"/>
    <w:rsid w:val="006176F4"/>
    <w:rsid w:val="006226A4"/>
    <w:rsid w:val="00624411"/>
    <w:rsid w:val="006248B9"/>
    <w:rsid w:val="00626968"/>
    <w:rsid w:val="006302FB"/>
    <w:rsid w:val="00633446"/>
    <w:rsid w:val="00635C68"/>
    <w:rsid w:val="00635E37"/>
    <w:rsid w:val="0064103B"/>
    <w:rsid w:val="00645F59"/>
    <w:rsid w:val="00646B52"/>
    <w:rsid w:val="006471EB"/>
    <w:rsid w:val="00650ACF"/>
    <w:rsid w:val="00651D05"/>
    <w:rsid w:val="00652A07"/>
    <w:rsid w:val="006572BD"/>
    <w:rsid w:val="00661D94"/>
    <w:rsid w:val="00662EFC"/>
    <w:rsid w:val="00663D32"/>
    <w:rsid w:val="00664E1E"/>
    <w:rsid w:val="00665EB9"/>
    <w:rsid w:val="00667FAA"/>
    <w:rsid w:val="00672D90"/>
    <w:rsid w:val="00673F08"/>
    <w:rsid w:val="00683BA8"/>
    <w:rsid w:val="00691A2C"/>
    <w:rsid w:val="00692475"/>
    <w:rsid w:val="00693A0B"/>
    <w:rsid w:val="00695C67"/>
    <w:rsid w:val="0069788C"/>
    <w:rsid w:val="006A0667"/>
    <w:rsid w:val="006B1B0C"/>
    <w:rsid w:val="006B28AE"/>
    <w:rsid w:val="006B3B72"/>
    <w:rsid w:val="006B5A82"/>
    <w:rsid w:val="006B6F1B"/>
    <w:rsid w:val="006C3CCC"/>
    <w:rsid w:val="006C607B"/>
    <w:rsid w:val="006C707B"/>
    <w:rsid w:val="006C7F2D"/>
    <w:rsid w:val="006D10BF"/>
    <w:rsid w:val="006D272A"/>
    <w:rsid w:val="006D2A87"/>
    <w:rsid w:val="006D58B4"/>
    <w:rsid w:val="006E5ED9"/>
    <w:rsid w:val="006E7921"/>
    <w:rsid w:val="006F1970"/>
    <w:rsid w:val="006F4242"/>
    <w:rsid w:val="007022C0"/>
    <w:rsid w:val="007023A4"/>
    <w:rsid w:val="0070305B"/>
    <w:rsid w:val="00703C32"/>
    <w:rsid w:val="00704774"/>
    <w:rsid w:val="007058A6"/>
    <w:rsid w:val="0071143F"/>
    <w:rsid w:val="007156AA"/>
    <w:rsid w:val="007170B6"/>
    <w:rsid w:val="007203BD"/>
    <w:rsid w:val="00724311"/>
    <w:rsid w:val="00726123"/>
    <w:rsid w:val="00727677"/>
    <w:rsid w:val="00730FC8"/>
    <w:rsid w:val="007349F7"/>
    <w:rsid w:val="00736098"/>
    <w:rsid w:val="00737296"/>
    <w:rsid w:val="0074345A"/>
    <w:rsid w:val="00743F0C"/>
    <w:rsid w:val="00745552"/>
    <w:rsid w:val="00751BC9"/>
    <w:rsid w:val="00751CF9"/>
    <w:rsid w:val="00752EC4"/>
    <w:rsid w:val="007534C4"/>
    <w:rsid w:val="00755D82"/>
    <w:rsid w:val="00756F07"/>
    <w:rsid w:val="00764635"/>
    <w:rsid w:val="007653A2"/>
    <w:rsid w:val="00770EB3"/>
    <w:rsid w:val="00776B46"/>
    <w:rsid w:val="0078003D"/>
    <w:rsid w:val="00780EC4"/>
    <w:rsid w:val="00782D35"/>
    <w:rsid w:val="007834A6"/>
    <w:rsid w:val="00785965"/>
    <w:rsid w:val="00792199"/>
    <w:rsid w:val="007A0235"/>
    <w:rsid w:val="007A3425"/>
    <w:rsid w:val="007A5143"/>
    <w:rsid w:val="007A520C"/>
    <w:rsid w:val="007A6060"/>
    <w:rsid w:val="007A7ED3"/>
    <w:rsid w:val="007B1B09"/>
    <w:rsid w:val="007B6D23"/>
    <w:rsid w:val="007B7552"/>
    <w:rsid w:val="007C02B4"/>
    <w:rsid w:val="007C03B9"/>
    <w:rsid w:val="007D1296"/>
    <w:rsid w:val="007D4258"/>
    <w:rsid w:val="007D53AA"/>
    <w:rsid w:val="007D53D9"/>
    <w:rsid w:val="007E4988"/>
    <w:rsid w:val="007E7503"/>
    <w:rsid w:val="007F04C1"/>
    <w:rsid w:val="007F3821"/>
    <w:rsid w:val="008012EF"/>
    <w:rsid w:val="008028EB"/>
    <w:rsid w:val="00804C53"/>
    <w:rsid w:val="00804DC6"/>
    <w:rsid w:val="00806986"/>
    <w:rsid w:val="00811F99"/>
    <w:rsid w:val="00812AD0"/>
    <w:rsid w:val="00815C31"/>
    <w:rsid w:val="008216D7"/>
    <w:rsid w:val="008221CF"/>
    <w:rsid w:val="00824756"/>
    <w:rsid w:val="00824AC5"/>
    <w:rsid w:val="00832366"/>
    <w:rsid w:val="0083271C"/>
    <w:rsid w:val="008328FC"/>
    <w:rsid w:val="00837C7A"/>
    <w:rsid w:val="00840662"/>
    <w:rsid w:val="00863AE8"/>
    <w:rsid w:val="00866F96"/>
    <w:rsid w:val="00867C49"/>
    <w:rsid w:val="00867E78"/>
    <w:rsid w:val="00873C3F"/>
    <w:rsid w:val="008757C5"/>
    <w:rsid w:val="00876918"/>
    <w:rsid w:val="00887768"/>
    <w:rsid w:val="00891F86"/>
    <w:rsid w:val="008929E4"/>
    <w:rsid w:val="00893203"/>
    <w:rsid w:val="008932BA"/>
    <w:rsid w:val="00894549"/>
    <w:rsid w:val="00895D59"/>
    <w:rsid w:val="008B03D6"/>
    <w:rsid w:val="008B0D17"/>
    <w:rsid w:val="008B2176"/>
    <w:rsid w:val="008B2B8C"/>
    <w:rsid w:val="008B4F78"/>
    <w:rsid w:val="008B5311"/>
    <w:rsid w:val="008B70E9"/>
    <w:rsid w:val="008C7647"/>
    <w:rsid w:val="008E0A54"/>
    <w:rsid w:val="008E38DE"/>
    <w:rsid w:val="008E3B88"/>
    <w:rsid w:val="008E6484"/>
    <w:rsid w:val="008E67CF"/>
    <w:rsid w:val="008F3317"/>
    <w:rsid w:val="008F4CC2"/>
    <w:rsid w:val="008F6C77"/>
    <w:rsid w:val="008F6ECF"/>
    <w:rsid w:val="008F7C8E"/>
    <w:rsid w:val="00903878"/>
    <w:rsid w:val="00905F37"/>
    <w:rsid w:val="009219F5"/>
    <w:rsid w:val="009237DF"/>
    <w:rsid w:val="009266E8"/>
    <w:rsid w:val="00926D2C"/>
    <w:rsid w:val="00926F62"/>
    <w:rsid w:val="0093142D"/>
    <w:rsid w:val="00931AF7"/>
    <w:rsid w:val="00936722"/>
    <w:rsid w:val="00943C60"/>
    <w:rsid w:val="00945BA5"/>
    <w:rsid w:val="009469E3"/>
    <w:rsid w:val="00946CCE"/>
    <w:rsid w:val="0095296D"/>
    <w:rsid w:val="009628DD"/>
    <w:rsid w:val="009641B4"/>
    <w:rsid w:val="00966455"/>
    <w:rsid w:val="00971191"/>
    <w:rsid w:val="009734D1"/>
    <w:rsid w:val="00974514"/>
    <w:rsid w:val="009747B0"/>
    <w:rsid w:val="009853D9"/>
    <w:rsid w:val="00990246"/>
    <w:rsid w:val="00997787"/>
    <w:rsid w:val="009A11C5"/>
    <w:rsid w:val="009A340D"/>
    <w:rsid w:val="009A7094"/>
    <w:rsid w:val="009A7FC0"/>
    <w:rsid w:val="009B2596"/>
    <w:rsid w:val="009B3632"/>
    <w:rsid w:val="009B73D0"/>
    <w:rsid w:val="009C44A4"/>
    <w:rsid w:val="009D2A35"/>
    <w:rsid w:val="009D328D"/>
    <w:rsid w:val="009D34E4"/>
    <w:rsid w:val="009D4BF2"/>
    <w:rsid w:val="009D50B5"/>
    <w:rsid w:val="009D6F80"/>
    <w:rsid w:val="009E5973"/>
    <w:rsid w:val="009E6A1E"/>
    <w:rsid w:val="009F1CC9"/>
    <w:rsid w:val="009F214A"/>
    <w:rsid w:val="009F5428"/>
    <w:rsid w:val="00A00E9E"/>
    <w:rsid w:val="00A038EF"/>
    <w:rsid w:val="00A06EB2"/>
    <w:rsid w:val="00A07C18"/>
    <w:rsid w:val="00A12AC5"/>
    <w:rsid w:val="00A1392A"/>
    <w:rsid w:val="00A21DCF"/>
    <w:rsid w:val="00A24717"/>
    <w:rsid w:val="00A26A2B"/>
    <w:rsid w:val="00A3192C"/>
    <w:rsid w:val="00A36221"/>
    <w:rsid w:val="00A372A9"/>
    <w:rsid w:val="00A419DD"/>
    <w:rsid w:val="00A449AB"/>
    <w:rsid w:val="00A56669"/>
    <w:rsid w:val="00A6649A"/>
    <w:rsid w:val="00A67360"/>
    <w:rsid w:val="00A70D9B"/>
    <w:rsid w:val="00A713D6"/>
    <w:rsid w:val="00A74236"/>
    <w:rsid w:val="00A75576"/>
    <w:rsid w:val="00A75EFC"/>
    <w:rsid w:val="00A8040B"/>
    <w:rsid w:val="00A83CB6"/>
    <w:rsid w:val="00A84EFD"/>
    <w:rsid w:val="00A90CBD"/>
    <w:rsid w:val="00A92544"/>
    <w:rsid w:val="00AA02E8"/>
    <w:rsid w:val="00AA085A"/>
    <w:rsid w:val="00AA1DBF"/>
    <w:rsid w:val="00AA653D"/>
    <w:rsid w:val="00AA6585"/>
    <w:rsid w:val="00AA74E5"/>
    <w:rsid w:val="00AB30F8"/>
    <w:rsid w:val="00AB376A"/>
    <w:rsid w:val="00AB378E"/>
    <w:rsid w:val="00AB7C1E"/>
    <w:rsid w:val="00AC0BA1"/>
    <w:rsid w:val="00AC0FD6"/>
    <w:rsid w:val="00AC1EA8"/>
    <w:rsid w:val="00AC4B80"/>
    <w:rsid w:val="00AC71B8"/>
    <w:rsid w:val="00AD229A"/>
    <w:rsid w:val="00AD7B87"/>
    <w:rsid w:val="00AD7D7D"/>
    <w:rsid w:val="00AE5A11"/>
    <w:rsid w:val="00AE5AEC"/>
    <w:rsid w:val="00AF12EF"/>
    <w:rsid w:val="00AF2119"/>
    <w:rsid w:val="00AF221E"/>
    <w:rsid w:val="00AF2ED7"/>
    <w:rsid w:val="00AF4694"/>
    <w:rsid w:val="00B005D3"/>
    <w:rsid w:val="00B02BFC"/>
    <w:rsid w:val="00B04128"/>
    <w:rsid w:val="00B102BD"/>
    <w:rsid w:val="00B14520"/>
    <w:rsid w:val="00B205A7"/>
    <w:rsid w:val="00B2083B"/>
    <w:rsid w:val="00B21ED0"/>
    <w:rsid w:val="00B3135F"/>
    <w:rsid w:val="00B33D82"/>
    <w:rsid w:val="00B36838"/>
    <w:rsid w:val="00B3764D"/>
    <w:rsid w:val="00B40580"/>
    <w:rsid w:val="00B42660"/>
    <w:rsid w:val="00B45936"/>
    <w:rsid w:val="00B507D1"/>
    <w:rsid w:val="00B5080B"/>
    <w:rsid w:val="00B50C9C"/>
    <w:rsid w:val="00B54075"/>
    <w:rsid w:val="00B5647B"/>
    <w:rsid w:val="00B661F5"/>
    <w:rsid w:val="00B743BA"/>
    <w:rsid w:val="00B800A8"/>
    <w:rsid w:val="00B8030D"/>
    <w:rsid w:val="00B837B3"/>
    <w:rsid w:val="00B84B11"/>
    <w:rsid w:val="00B86014"/>
    <w:rsid w:val="00B87FCF"/>
    <w:rsid w:val="00B91C8C"/>
    <w:rsid w:val="00B94023"/>
    <w:rsid w:val="00BA3ED1"/>
    <w:rsid w:val="00BA4C27"/>
    <w:rsid w:val="00BB11DF"/>
    <w:rsid w:val="00BB397E"/>
    <w:rsid w:val="00BB542E"/>
    <w:rsid w:val="00BB56E7"/>
    <w:rsid w:val="00BB614C"/>
    <w:rsid w:val="00BB772C"/>
    <w:rsid w:val="00BC54E7"/>
    <w:rsid w:val="00BC64F7"/>
    <w:rsid w:val="00BD04DD"/>
    <w:rsid w:val="00BD112E"/>
    <w:rsid w:val="00BD1379"/>
    <w:rsid w:val="00BD389E"/>
    <w:rsid w:val="00BD435F"/>
    <w:rsid w:val="00BD6483"/>
    <w:rsid w:val="00BE0AE4"/>
    <w:rsid w:val="00BE443C"/>
    <w:rsid w:val="00BE47D7"/>
    <w:rsid w:val="00BF094A"/>
    <w:rsid w:val="00BF4D56"/>
    <w:rsid w:val="00C019B4"/>
    <w:rsid w:val="00C048D9"/>
    <w:rsid w:val="00C05A58"/>
    <w:rsid w:val="00C07113"/>
    <w:rsid w:val="00C10E76"/>
    <w:rsid w:val="00C12944"/>
    <w:rsid w:val="00C21EC6"/>
    <w:rsid w:val="00C23E48"/>
    <w:rsid w:val="00C2554F"/>
    <w:rsid w:val="00C338E5"/>
    <w:rsid w:val="00C37864"/>
    <w:rsid w:val="00C516A7"/>
    <w:rsid w:val="00C5298F"/>
    <w:rsid w:val="00C52D3F"/>
    <w:rsid w:val="00C54953"/>
    <w:rsid w:val="00C573AA"/>
    <w:rsid w:val="00C575C9"/>
    <w:rsid w:val="00C61356"/>
    <w:rsid w:val="00C61E8E"/>
    <w:rsid w:val="00C64FEB"/>
    <w:rsid w:val="00C659CC"/>
    <w:rsid w:val="00C72C09"/>
    <w:rsid w:val="00C74C96"/>
    <w:rsid w:val="00C7504D"/>
    <w:rsid w:val="00C84B23"/>
    <w:rsid w:val="00C85519"/>
    <w:rsid w:val="00C91356"/>
    <w:rsid w:val="00C9187F"/>
    <w:rsid w:val="00C9287B"/>
    <w:rsid w:val="00CA5E74"/>
    <w:rsid w:val="00CA6EA5"/>
    <w:rsid w:val="00CB0E1A"/>
    <w:rsid w:val="00CB2ED1"/>
    <w:rsid w:val="00CB49D1"/>
    <w:rsid w:val="00CC20C9"/>
    <w:rsid w:val="00CC731C"/>
    <w:rsid w:val="00CD085E"/>
    <w:rsid w:val="00CD0DE8"/>
    <w:rsid w:val="00CD6205"/>
    <w:rsid w:val="00CE0303"/>
    <w:rsid w:val="00CE159B"/>
    <w:rsid w:val="00CE23F6"/>
    <w:rsid w:val="00CE2E0B"/>
    <w:rsid w:val="00CE2F76"/>
    <w:rsid w:val="00CE36CB"/>
    <w:rsid w:val="00CE4FCD"/>
    <w:rsid w:val="00CE73D5"/>
    <w:rsid w:val="00CE7C31"/>
    <w:rsid w:val="00CF2D87"/>
    <w:rsid w:val="00CF3F30"/>
    <w:rsid w:val="00CF5F90"/>
    <w:rsid w:val="00CF6F73"/>
    <w:rsid w:val="00CF715E"/>
    <w:rsid w:val="00D00F7E"/>
    <w:rsid w:val="00D05237"/>
    <w:rsid w:val="00D05FC6"/>
    <w:rsid w:val="00D22197"/>
    <w:rsid w:val="00D24905"/>
    <w:rsid w:val="00D25A90"/>
    <w:rsid w:val="00D40332"/>
    <w:rsid w:val="00D42182"/>
    <w:rsid w:val="00D42E43"/>
    <w:rsid w:val="00D4393A"/>
    <w:rsid w:val="00D43E2B"/>
    <w:rsid w:val="00D44C9D"/>
    <w:rsid w:val="00D462F8"/>
    <w:rsid w:val="00D51FF0"/>
    <w:rsid w:val="00D529AD"/>
    <w:rsid w:val="00D534FB"/>
    <w:rsid w:val="00D54953"/>
    <w:rsid w:val="00D57F5F"/>
    <w:rsid w:val="00D605B0"/>
    <w:rsid w:val="00D62E07"/>
    <w:rsid w:val="00D636E5"/>
    <w:rsid w:val="00D64A65"/>
    <w:rsid w:val="00D70CAD"/>
    <w:rsid w:val="00D7430D"/>
    <w:rsid w:val="00D75C84"/>
    <w:rsid w:val="00D83131"/>
    <w:rsid w:val="00D90CE0"/>
    <w:rsid w:val="00D91BE1"/>
    <w:rsid w:val="00D93D45"/>
    <w:rsid w:val="00D96A83"/>
    <w:rsid w:val="00D979C5"/>
    <w:rsid w:val="00DA1BEA"/>
    <w:rsid w:val="00DA1FAB"/>
    <w:rsid w:val="00DB1915"/>
    <w:rsid w:val="00DB2733"/>
    <w:rsid w:val="00DB35F9"/>
    <w:rsid w:val="00DB6F83"/>
    <w:rsid w:val="00DC1E56"/>
    <w:rsid w:val="00DC2D05"/>
    <w:rsid w:val="00DC2E6A"/>
    <w:rsid w:val="00DD0000"/>
    <w:rsid w:val="00DD0D85"/>
    <w:rsid w:val="00DD4EE0"/>
    <w:rsid w:val="00DD7FD7"/>
    <w:rsid w:val="00DF3513"/>
    <w:rsid w:val="00DF5AAB"/>
    <w:rsid w:val="00E006B2"/>
    <w:rsid w:val="00E02842"/>
    <w:rsid w:val="00E05665"/>
    <w:rsid w:val="00E05FF1"/>
    <w:rsid w:val="00E130E8"/>
    <w:rsid w:val="00E1356A"/>
    <w:rsid w:val="00E13D5D"/>
    <w:rsid w:val="00E1505F"/>
    <w:rsid w:val="00E16C0B"/>
    <w:rsid w:val="00E178CC"/>
    <w:rsid w:val="00E21365"/>
    <w:rsid w:val="00E22A18"/>
    <w:rsid w:val="00E26F2C"/>
    <w:rsid w:val="00E271F2"/>
    <w:rsid w:val="00E347C1"/>
    <w:rsid w:val="00E37DF0"/>
    <w:rsid w:val="00E40F0F"/>
    <w:rsid w:val="00E44EAB"/>
    <w:rsid w:val="00E4704B"/>
    <w:rsid w:val="00E47211"/>
    <w:rsid w:val="00E51E47"/>
    <w:rsid w:val="00E53392"/>
    <w:rsid w:val="00E54239"/>
    <w:rsid w:val="00E54377"/>
    <w:rsid w:val="00E56170"/>
    <w:rsid w:val="00E57E1A"/>
    <w:rsid w:val="00E60A50"/>
    <w:rsid w:val="00E61F80"/>
    <w:rsid w:val="00E63053"/>
    <w:rsid w:val="00E6380E"/>
    <w:rsid w:val="00E643EC"/>
    <w:rsid w:val="00E719C1"/>
    <w:rsid w:val="00E71BD3"/>
    <w:rsid w:val="00E7767D"/>
    <w:rsid w:val="00E80948"/>
    <w:rsid w:val="00E81FB1"/>
    <w:rsid w:val="00E827A0"/>
    <w:rsid w:val="00E866AE"/>
    <w:rsid w:val="00E86DA4"/>
    <w:rsid w:val="00E87A89"/>
    <w:rsid w:val="00E91A37"/>
    <w:rsid w:val="00E932B5"/>
    <w:rsid w:val="00EA13DE"/>
    <w:rsid w:val="00EA66FE"/>
    <w:rsid w:val="00EA69C7"/>
    <w:rsid w:val="00EA6CB8"/>
    <w:rsid w:val="00EB0D57"/>
    <w:rsid w:val="00EB70B6"/>
    <w:rsid w:val="00EC383B"/>
    <w:rsid w:val="00EC3B13"/>
    <w:rsid w:val="00EC46DE"/>
    <w:rsid w:val="00EC7578"/>
    <w:rsid w:val="00ED5CD6"/>
    <w:rsid w:val="00ED5F89"/>
    <w:rsid w:val="00ED6E57"/>
    <w:rsid w:val="00EE693D"/>
    <w:rsid w:val="00F13B8C"/>
    <w:rsid w:val="00F14DBD"/>
    <w:rsid w:val="00F15A61"/>
    <w:rsid w:val="00F16713"/>
    <w:rsid w:val="00F17A46"/>
    <w:rsid w:val="00F2062B"/>
    <w:rsid w:val="00F2492E"/>
    <w:rsid w:val="00F40C13"/>
    <w:rsid w:val="00F44751"/>
    <w:rsid w:val="00F50400"/>
    <w:rsid w:val="00F529C7"/>
    <w:rsid w:val="00F60541"/>
    <w:rsid w:val="00F60777"/>
    <w:rsid w:val="00F61390"/>
    <w:rsid w:val="00F640D8"/>
    <w:rsid w:val="00F644C3"/>
    <w:rsid w:val="00F64A4D"/>
    <w:rsid w:val="00F67524"/>
    <w:rsid w:val="00F70F85"/>
    <w:rsid w:val="00F719D4"/>
    <w:rsid w:val="00F76810"/>
    <w:rsid w:val="00F852AB"/>
    <w:rsid w:val="00F86A46"/>
    <w:rsid w:val="00F87495"/>
    <w:rsid w:val="00F87CD2"/>
    <w:rsid w:val="00F90138"/>
    <w:rsid w:val="00F934F9"/>
    <w:rsid w:val="00F94FFD"/>
    <w:rsid w:val="00FA24C6"/>
    <w:rsid w:val="00FA4164"/>
    <w:rsid w:val="00FA4F04"/>
    <w:rsid w:val="00FB41B9"/>
    <w:rsid w:val="00FB6CA5"/>
    <w:rsid w:val="00FC0562"/>
    <w:rsid w:val="00FC15B4"/>
    <w:rsid w:val="00FC1D75"/>
    <w:rsid w:val="00FC3BC3"/>
    <w:rsid w:val="00FD5067"/>
    <w:rsid w:val="00FD7252"/>
    <w:rsid w:val="00FE267D"/>
    <w:rsid w:val="00FE40BC"/>
    <w:rsid w:val="00FE4D6B"/>
    <w:rsid w:val="00FE6174"/>
    <w:rsid w:val="00FF16E9"/>
    <w:rsid w:val="00FF587A"/>
    <w:rsid w:val="00FF7D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B21ED0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B21ED0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B21ED0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B21ED0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Times New Roman" w:eastAsia="宋体" w:hAnsi="Times New Roman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B21ED0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B21ED0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B21ED0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B21ED0"/>
    <w:rPr>
      <w:rFonts w:ascii="Times New Roman" w:eastAsia="宋体" w:hAnsi="Times New Roman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477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4486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739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6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419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33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2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04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48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89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297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66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07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641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09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7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15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235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7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94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47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63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0510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43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2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37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10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81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220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46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39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67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415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7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9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35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84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3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20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1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06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79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916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3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87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50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7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29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13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97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4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8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8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952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8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63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6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33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112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33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651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880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54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824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10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8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76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494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914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93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08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048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258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1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42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378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48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7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35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304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05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913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83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505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963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64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8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06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38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1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9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344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40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45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00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033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74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18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18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72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94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187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91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774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3.png"/><Relationship Id="rId18" Type="http://schemas.openxmlformats.org/officeDocument/2006/relationships/image" Target="media/image8.jpeg"/><Relationship Id="rId3" Type="http://schemas.openxmlformats.org/officeDocument/2006/relationships/styles" Target="styles.xml"/><Relationship Id="rId21" Type="http://schemas.openxmlformats.org/officeDocument/2006/relationships/image" Target="media/image11.jpeg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image" Target="media/image7.jpe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6.jpeg"/><Relationship Id="rId20" Type="http://schemas.openxmlformats.org/officeDocument/2006/relationships/image" Target="media/image10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5.jpeg"/><Relationship Id="rId23" Type="http://schemas.openxmlformats.org/officeDocument/2006/relationships/image" Target="media/image13.jpeg"/><Relationship Id="rId10" Type="http://schemas.openxmlformats.org/officeDocument/2006/relationships/image" Target="media/image2.jpeg"/><Relationship Id="rId19" Type="http://schemas.openxmlformats.org/officeDocument/2006/relationships/image" Target="media/image9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4.png"/><Relationship Id="rId22" Type="http://schemas.openxmlformats.org/officeDocument/2006/relationships/image" Target="media/image12.jpe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74CCBCF4-9748-4BD5-BBDD-682849921F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1</TotalTime>
  <Pages>14</Pages>
  <Words>276</Words>
  <Characters>1576</Characters>
  <Application>Microsoft Office Word</Application>
  <DocSecurity>0</DocSecurity>
  <Lines>13</Lines>
  <Paragraphs>3</Paragraphs>
  <ScaleCrop>false</ScaleCrop>
  <Company/>
  <LinksUpToDate>false</LinksUpToDate>
  <CharactersWithSpaces>18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36</cp:revision>
  <cp:lastPrinted>2022-05-16T09:18:00Z</cp:lastPrinted>
  <dcterms:created xsi:type="dcterms:W3CDTF">2022-06-08T10:07:00Z</dcterms:created>
  <dcterms:modified xsi:type="dcterms:W3CDTF">2022-06-10T13:21:00Z</dcterms:modified>
</cp:coreProperties>
</file>